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6B84D0" w14:textId="77777777" w:rsidR="00680B4F" w:rsidRDefault="007636C8">
      <w:r>
        <w:t>Naturopathic Appointment 10 Nov 22</w:t>
      </w:r>
    </w:p>
    <w:p w14:paraId="16D311AE" w14:textId="77777777" w:rsidR="007636C8" w:rsidRPr="00B30091" w:rsidRDefault="007636C8">
      <w:pPr>
        <w:rPr>
          <w:u w:val="single"/>
        </w:rPr>
      </w:pPr>
      <w:r w:rsidRPr="00B30091">
        <w:rPr>
          <w:u w:val="single"/>
        </w:rPr>
        <w:t>Treatment Plan</w:t>
      </w:r>
    </w:p>
    <w:p w14:paraId="3A5A0C44" w14:textId="77777777" w:rsidR="007636C8" w:rsidRDefault="007636C8">
      <w:r>
        <w:t>Dietary Recommendations to improve iron status</w:t>
      </w:r>
    </w:p>
    <w:p w14:paraId="2B954E31" w14:textId="77777777" w:rsidR="007636C8" w:rsidRDefault="007636C8">
      <w:r>
        <w:t>Red Meat:</w:t>
      </w:r>
    </w:p>
    <w:p w14:paraId="19E57E34" w14:textId="77777777" w:rsidR="007636C8" w:rsidRDefault="007636C8" w:rsidP="00D072B0">
      <w:r>
        <w:t xml:space="preserve">Once per week such as: </w:t>
      </w:r>
    </w:p>
    <w:p w14:paraId="1427408C" w14:textId="77777777" w:rsidR="007636C8" w:rsidRDefault="007636C8" w:rsidP="00D072B0">
      <w:pPr>
        <w:pStyle w:val="ListParagraph"/>
        <w:numPr>
          <w:ilvl w:val="0"/>
          <w:numId w:val="1"/>
        </w:numPr>
      </w:pPr>
      <w:r>
        <w:t xml:space="preserve">medium </w:t>
      </w:r>
      <w:proofErr w:type="gramStart"/>
      <w:r>
        <w:t>grass fed</w:t>
      </w:r>
      <w:proofErr w:type="gramEnd"/>
      <w:r>
        <w:t xml:space="preserve"> steak (beef, kangaroo, Lamb)</w:t>
      </w:r>
    </w:p>
    <w:p w14:paraId="40E4026B" w14:textId="77777777" w:rsidR="007636C8" w:rsidRDefault="007636C8" w:rsidP="00D072B0">
      <w:pPr>
        <w:pStyle w:val="ListParagraph"/>
        <w:numPr>
          <w:ilvl w:val="0"/>
          <w:numId w:val="1"/>
        </w:numPr>
      </w:pPr>
      <w:r>
        <w:t>Organic Liver</w:t>
      </w:r>
    </w:p>
    <w:p w14:paraId="063D8842" w14:textId="77777777" w:rsidR="00D072B0" w:rsidRDefault="00D072B0" w:rsidP="00D072B0">
      <w:pPr>
        <w:pStyle w:val="ListParagraph"/>
        <w:numPr>
          <w:ilvl w:val="0"/>
          <w:numId w:val="1"/>
        </w:numPr>
      </w:pPr>
      <w:r>
        <w:t xml:space="preserve">Diced meat in a stew / casserole / slow cooker with some apple cider vinegar or lemon juice to help free up iron. </w:t>
      </w:r>
    </w:p>
    <w:p w14:paraId="01A10719" w14:textId="77777777" w:rsidR="00361BB2" w:rsidRDefault="00361BB2" w:rsidP="00D072B0">
      <w:bookmarkStart w:id="0" w:name="_GoBack"/>
      <w:bookmarkEnd w:id="0"/>
    </w:p>
    <w:p w14:paraId="199A09A0" w14:textId="3509DC99" w:rsidR="00D072B0" w:rsidRDefault="00D072B0" w:rsidP="00D072B0">
      <w:r>
        <w:t xml:space="preserve">If this is distasteful of not in line with your ethics, I’ve included an article on Lucky iron fish, which has been used </w:t>
      </w:r>
      <w:r w:rsidR="00361BB2">
        <w:t xml:space="preserve">to improve anaemia in Asian countries where meat and supplements are too expensive or culturally unacceptable.  </w:t>
      </w:r>
      <w:r w:rsidR="004F4B3D">
        <w:t xml:space="preserve"> Adding the Iron fish to soups, stews etc could be a </w:t>
      </w:r>
      <w:proofErr w:type="gramStart"/>
      <w:r w:rsidR="004F4B3D">
        <w:t>longer term</w:t>
      </w:r>
      <w:proofErr w:type="gramEnd"/>
      <w:r w:rsidR="004F4B3D">
        <w:t xml:space="preserve"> solution?</w:t>
      </w:r>
    </w:p>
    <w:p w14:paraId="456FF3CD" w14:textId="77777777" w:rsidR="007636C8" w:rsidRDefault="007636C8"/>
    <w:p w14:paraId="72E8D90C" w14:textId="77777777" w:rsidR="007636C8" w:rsidRDefault="007636C8">
      <w:r>
        <w:t xml:space="preserve">Review Phytic Acid handout (see attached) – and soak rice for longer / and 24hrs for all nuts excepts pepitas, cashews and pistachios. </w:t>
      </w:r>
    </w:p>
    <w:p w14:paraId="69DB9426" w14:textId="77777777" w:rsidR="007636C8" w:rsidRDefault="007636C8">
      <w:r>
        <w:t>Keep high calcium foods</w:t>
      </w:r>
      <w:r w:rsidR="00B35EAF">
        <w:t>,</w:t>
      </w:r>
      <w:r>
        <w:t xml:space="preserve"> such as </w:t>
      </w:r>
      <w:r w:rsidR="00B35EAF">
        <w:t xml:space="preserve">sheep’s or cows or fortified coconut </w:t>
      </w:r>
      <w:r>
        <w:t>yoghurt</w:t>
      </w:r>
      <w:r w:rsidR="00B35EAF">
        <w:t>,</w:t>
      </w:r>
      <w:r>
        <w:t xml:space="preserve"> as breakfast, or occasionally with other meals</w:t>
      </w:r>
    </w:p>
    <w:p w14:paraId="27CF5A23" w14:textId="77777777" w:rsidR="007636C8" w:rsidRDefault="007636C8">
      <w:r>
        <w:t xml:space="preserve">Reduce portion size of lentils, chickpea, kidney beans, rice, quinoa, millet – reduce fibre (binds nutrients) and reduce carbohydrate load.  </w:t>
      </w:r>
    </w:p>
    <w:p w14:paraId="58C1AC82" w14:textId="77777777" w:rsidR="007636C8" w:rsidRDefault="007636C8">
      <w:r>
        <w:t xml:space="preserve">Reduce excessive intake of sweet tropical fruit. </w:t>
      </w:r>
      <w:proofErr w:type="spellStart"/>
      <w:r>
        <w:t>Eg</w:t>
      </w:r>
      <w:proofErr w:type="spellEnd"/>
      <w:r>
        <w:t xml:space="preserve"> Half a mango + berries (blueberries, strawberries, raspberries, cherries)</w:t>
      </w:r>
    </w:p>
    <w:p w14:paraId="1903CF1F" w14:textId="77777777" w:rsidR="00B35EAF" w:rsidRDefault="00B35EAF"/>
    <w:p w14:paraId="422D8E36" w14:textId="77777777" w:rsidR="00D072B0" w:rsidRDefault="00D072B0">
      <w:r>
        <w:t>Herbal Teas</w:t>
      </w:r>
    </w:p>
    <w:p w14:paraId="51B9FCA3" w14:textId="77777777" w:rsidR="004F4B3D" w:rsidRDefault="00D072B0">
      <w:r>
        <w:t>Take home is to avoid tea within an hour either side of meals – studies show black, green and herbal tea with a meal can inhibit iron absorption, especially plant based or non-h</w:t>
      </w:r>
      <w:r w:rsidR="002728E4">
        <w:t>a</w:t>
      </w:r>
      <w:r>
        <w:t xml:space="preserve">eme iron.  However away from meals the effect is negligible.  </w:t>
      </w:r>
      <w:proofErr w:type="gramStart"/>
      <w:r>
        <w:t>So</w:t>
      </w:r>
      <w:proofErr w:type="gramEnd"/>
      <w:r>
        <w:t xml:space="preserve"> enjoy your herbal teas away from meal times. </w:t>
      </w:r>
      <w:r w:rsidR="003F3BAB">
        <w:t xml:space="preserve"> </w:t>
      </w:r>
      <w:r w:rsidR="004F4B3D">
        <w:t xml:space="preserve"> </w:t>
      </w:r>
    </w:p>
    <w:p w14:paraId="4E0CB76B" w14:textId="06E7089D" w:rsidR="004F4B3D" w:rsidRPr="004F4B3D" w:rsidRDefault="004F4B3D" w:rsidP="004F4B3D">
      <w:r>
        <w:t>But for your interest: I</w:t>
      </w:r>
      <w:r w:rsidRPr="004F4B3D">
        <w:t xml:space="preserve">n the </w:t>
      </w:r>
      <w:r w:rsidRPr="004F4B3D">
        <w:rPr>
          <w:i/>
          <w:iCs/>
        </w:rPr>
        <w:t xml:space="preserve">British Journal of Nutrition, </w:t>
      </w:r>
      <w:r w:rsidRPr="004F4B3D">
        <w:t xml:space="preserve">researchers tested different teas and cocoa and found that they inhibited iron absorption. The study found iron absorption inhibition rates varied by the type: </w:t>
      </w:r>
    </w:p>
    <w:p w14:paraId="58E56DAB" w14:textId="77777777" w:rsidR="004F4B3D" w:rsidRPr="004F4B3D" w:rsidRDefault="004F4B3D" w:rsidP="004F4B3D">
      <w:r w:rsidRPr="004F4B3D">
        <w:t xml:space="preserve">Black tea: 79 to 94% Peppermint tea: 84% Pennyroyal tea: 73% Cocoa: 71% </w:t>
      </w:r>
    </w:p>
    <w:p w14:paraId="74AD253D" w14:textId="68422DBF" w:rsidR="004F4B3D" w:rsidRDefault="004F4B3D" w:rsidP="004F4B3D">
      <w:r w:rsidRPr="004F4B3D">
        <w:t xml:space="preserve">Vervain tea: 59% Lime flower tea: 52% Chamomile tea: 47% </w:t>
      </w:r>
    </w:p>
    <w:p w14:paraId="5563E13A" w14:textId="3490DE12" w:rsidR="004F4B3D" w:rsidRDefault="004F4B3D">
      <w:r w:rsidRPr="004F4B3D">
        <w:t xml:space="preserve">Herbs and spices </w:t>
      </w:r>
      <w:r>
        <w:t>containing</w:t>
      </w:r>
      <w:r w:rsidRPr="004F4B3D">
        <w:t xml:space="preserve"> tannins</w:t>
      </w:r>
      <w:r>
        <w:t>, which can inhibit iron absorption</w:t>
      </w:r>
      <w:r w:rsidRPr="004F4B3D">
        <w:t xml:space="preserve"> include: Hibiscus</w:t>
      </w:r>
      <w:r>
        <w:t>,</w:t>
      </w:r>
      <w:r w:rsidRPr="004F4B3D">
        <w:t xml:space="preserve"> Chamomile</w:t>
      </w:r>
      <w:r>
        <w:t>,</w:t>
      </w:r>
      <w:r w:rsidRPr="004F4B3D">
        <w:t xml:space="preserve"> Cinnamon</w:t>
      </w:r>
      <w:r>
        <w:t>,</w:t>
      </w:r>
      <w:r w:rsidRPr="004F4B3D">
        <w:t xml:space="preserve"> Cloves</w:t>
      </w:r>
      <w:r>
        <w:t>,</w:t>
      </w:r>
      <w:r w:rsidRPr="004F4B3D">
        <w:t xml:space="preserve"> Guarana</w:t>
      </w:r>
      <w:r>
        <w:t>,</w:t>
      </w:r>
      <w:r w:rsidRPr="004F4B3D">
        <w:t xml:space="preserve"> Nettles</w:t>
      </w:r>
      <w:r>
        <w:t>,</w:t>
      </w:r>
      <w:r w:rsidRPr="004F4B3D">
        <w:t xml:space="preserve"> Peppermint</w:t>
      </w:r>
      <w:r>
        <w:t>,</w:t>
      </w:r>
      <w:r w:rsidRPr="004F4B3D">
        <w:t xml:space="preserve"> Red raspberry</w:t>
      </w:r>
      <w:r>
        <w:t>,</w:t>
      </w:r>
      <w:r w:rsidRPr="004F4B3D">
        <w:t xml:space="preserve"> Rosehip</w:t>
      </w:r>
      <w:r>
        <w:t>,</w:t>
      </w:r>
      <w:r w:rsidRPr="004F4B3D">
        <w:t xml:space="preserve"> Sage</w:t>
      </w:r>
      <w:r>
        <w:t>,</w:t>
      </w:r>
      <w:r w:rsidRPr="004F4B3D">
        <w:t xml:space="preserve"> Thyme</w:t>
      </w:r>
      <w:r>
        <w:t>,</w:t>
      </w:r>
      <w:r w:rsidRPr="004F4B3D">
        <w:t xml:space="preserve"> Turmeric</w:t>
      </w:r>
      <w:r>
        <w:t>,</w:t>
      </w:r>
      <w:r w:rsidRPr="004F4B3D">
        <w:t xml:space="preserve"> Yerba mate</w:t>
      </w:r>
      <w:r>
        <w:t>.</w:t>
      </w:r>
      <w:r w:rsidRPr="004F4B3D">
        <w:t xml:space="preserve"> </w:t>
      </w:r>
    </w:p>
    <w:p w14:paraId="15D873AA" w14:textId="77777777" w:rsidR="00B03A01" w:rsidRDefault="00B03A01"/>
    <w:p w14:paraId="2BD9F4FC" w14:textId="77777777" w:rsidR="00B03A01" w:rsidRDefault="00B03A01">
      <w:r>
        <w:t>Stomach Acid Test</w:t>
      </w:r>
    </w:p>
    <w:p w14:paraId="6398322C" w14:textId="77777777" w:rsidR="00B35EAF" w:rsidRDefault="00B35EAF" w:rsidP="00B03A01">
      <w:r>
        <w:t>Beetroot contains</w:t>
      </w:r>
      <w:r w:rsidRPr="00B03A01">
        <w:t xml:space="preserve"> betalain</w:t>
      </w:r>
      <w:r>
        <w:t>, which is a red pigment, normally broken down by strong stomach acid</w:t>
      </w:r>
      <w:r w:rsidRPr="00B03A01">
        <w:t>.</w:t>
      </w:r>
    </w:p>
    <w:p w14:paraId="60C9BEE3" w14:textId="77777777" w:rsidR="00B35EAF" w:rsidRDefault="00B35EAF" w:rsidP="00B03A01">
      <w:r>
        <w:t xml:space="preserve">Juice beetroots (or buy ready-made beetroot juice) or eat a medium to large cooked or grated beetroot.  Drink about 100ml of juice (diluted with about ½ water </w:t>
      </w:r>
      <w:proofErr w:type="spellStart"/>
      <w:r>
        <w:t>ie</w:t>
      </w:r>
      <w:proofErr w:type="spellEnd"/>
      <w:r>
        <w:t xml:space="preserve"> 200ml all together) or eat the beetroot for </w:t>
      </w:r>
      <w:r w:rsidR="00B03A01" w:rsidRPr="00B03A01">
        <w:t xml:space="preserve">three days in a row. </w:t>
      </w:r>
    </w:p>
    <w:p w14:paraId="36AD02CD" w14:textId="77777777" w:rsidR="00B35EAF" w:rsidRDefault="00B35EAF" w:rsidP="00B03A01">
      <w:r>
        <w:t>Your</w:t>
      </w:r>
      <w:r w:rsidR="00B03A01" w:rsidRPr="00B03A01">
        <w:t xml:space="preserve"> urine should be </w:t>
      </w:r>
      <w:r>
        <w:t>clear after consuming the beetroot</w:t>
      </w:r>
      <w:r w:rsidR="00B03A01" w:rsidRPr="00B03A01">
        <w:t xml:space="preserve">. </w:t>
      </w:r>
      <w:r>
        <w:t xml:space="preserve"> If it is red or pink it means your stomach acid is low as it is not breaking down the betalain.  </w:t>
      </w:r>
    </w:p>
    <w:p w14:paraId="26514160" w14:textId="77777777" w:rsidR="00B35EAF" w:rsidRDefault="00B35EAF" w:rsidP="00B03A01"/>
    <w:p w14:paraId="1645BD9E" w14:textId="203BEE80" w:rsidR="00B35EAF" w:rsidRDefault="00B35EAF" w:rsidP="00B03A01">
      <w:r>
        <w:t xml:space="preserve">If so the fill vital.ly script for digestive support. </w:t>
      </w:r>
    </w:p>
    <w:p w14:paraId="36397127" w14:textId="54B6B80A" w:rsidR="004F4B3D" w:rsidRDefault="004F4B3D" w:rsidP="00B03A01"/>
    <w:p w14:paraId="00BF2D6E" w14:textId="0272A67F" w:rsidR="004F4B3D" w:rsidRDefault="004F4B3D" w:rsidP="00B03A01">
      <w:r>
        <w:t xml:space="preserve">Regarding the high phosphate: no obvious reason it would be high.  </w:t>
      </w:r>
      <w:r w:rsidR="00331176">
        <w:t xml:space="preserve">I think we look to keep an eye on it.  It can be high in people with kidney disease (yours look fine on your bloods), excess vitamin D (getting checked and unlikely unless supplementing), parathyroid disease (no other signs of this).  </w:t>
      </w:r>
    </w:p>
    <w:p w14:paraId="0C8823A7" w14:textId="77777777" w:rsidR="00361BB2" w:rsidRDefault="00361BB2" w:rsidP="00B03A01"/>
    <w:p w14:paraId="12E36189" w14:textId="77777777" w:rsidR="00331176" w:rsidRDefault="00331176" w:rsidP="00B03A01"/>
    <w:p w14:paraId="790867D2" w14:textId="77777777" w:rsidR="00331176" w:rsidRDefault="00331176" w:rsidP="00B03A01"/>
    <w:p w14:paraId="5DCC7B8F" w14:textId="3821856D" w:rsidR="00361BB2" w:rsidRDefault="00361BB2" w:rsidP="00B03A01">
      <w:r>
        <w:lastRenderedPageBreak/>
        <w:t xml:space="preserve">Supplements </w:t>
      </w:r>
    </w:p>
    <w:p w14:paraId="08ACF824" w14:textId="69A24BF4" w:rsidR="00361BB2" w:rsidRDefault="00361BB2" w:rsidP="00331176">
      <w:pPr>
        <w:pStyle w:val="ListParagraph"/>
        <w:numPr>
          <w:ilvl w:val="0"/>
          <w:numId w:val="4"/>
        </w:numPr>
      </w:pPr>
      <w:proofErr w:type="spellStart"/>
      <w:r>
        <w:t>BioHeme</w:t>
      </w:r>
      <w:proofErr w:type="spellEnd"/>
      <w:r>
        <w:t xml:space="preserve">: </w:t>
      </w:r>
      <w:r w:rsidR="004F4B3D">
        <w:t>Start on two capsules twice daily for four weeks on an empty stomach and then one</w:t>
      </w:r>
      <w:r>
        <w:t xml:space="preserve"> capsule twice daily on an empty stomach</w:t>
      </w:r>
      <w:r w:rsidR="004F4B3D">
        <w:t xml:space="preserve"> for the next 2 months.  You will need a few bottles as they only come in 30 caps at a time.  </w:t>
      </w:r>
    </w:p>
    <w:p w14:paraId="6EB832B9" w14:textId="2261578B" w:rsidR="00361BB2" w:rsidRDefault="00361BB2" w:rsidP="00331176">
      <w:pPr>
        <w:pStyle w:val="ListParagraph"/>
        <w:numPr>
          <w:ilvl w:val="0"/>
          <w:numId w:val="4"/>
        </w:numPr>
      </w:pPr>
      <w:r>
        <w:t xml:space="preserve">Sublingual B12: one dose under the tongue </w:t>
      </w:r>
      <w:r w:rsidR="00331176">
        <w:t xml:space="preserve">or onto the inside cheek </w:t>
      </w:r>
      <w:r>
        <w:t>daily</w:t>
      </w:r>
      <w:r w:rsidR="00331176">
        <w:t>.</w:t>
      </w:r>
    </w:p>
    <w:p w14:paraId="0B683110" w14:textId="059FC3BF" w:rsidR="00331176" w:rsidRDefault="00331176" w:rsidP="00331176">
      <w:pPr>
        <w:pStyle w:val="ListParagraph"/>
        <w:numPr>
          <w:ilvl w:val="0"/>
          <w:numId w:val="4"/>
        </w:numPr>
      </w:pPr>
      <w:r>
        <w:t xml:space="preserve">If low stomach acid on beetroot test: </w:t>
      </w:r>
      <w:proofErr w:type="spellStart"/>
      <w:r>
        <w:t>Hydrozyme</w:t>
      </w:r>
      <w:proofErr w:type="spellEnd"/>
      <w:r>
        <w:t>: 2 caps with two main meals (lunch and dinner?)</w:t>
      </w:r>
    </w:p>
    <w:p w14:paraId="3E378145" w14:textId="38F7E88D" w:rsidR="00361BB2" w:rsidRDefault="00361BB2" w:rsidP="00331176">
      <w:pPr>
        <w:pStyle w:val="ListParagraph"/>
        <w:numPr>
          <w:ilvl w:val="0"/>
          <w:numId w:val="4"/>
        </w:numPr>
      </w:pPr>
      <w:r>
        <w:t xml:space="preserve">Take </w:t>
      </w:r>
      <w:r w:rsidR="004F4B3D">
        <w:t xml:space="preserve">both </w:t>
      </w:r>
      <w:r>
        <w:t>for three months and retest</w:t>
      </w:r>
    </w:p>
    <w:p w14:paraId="7267141F" w14:textId="77777777" w:rsidR="00361BB2" w:rsidRDefault="00361BB2" w:rsidP="00B03A01"/>
    <w:p w14:paraId="777BE437" w14:textId="77777777" w:rsidR="00361BB2" w:rsidRDefault="00361BB2" w:rsidP="00B03A01">
      <w:r>
        <w:t>Other investigations:</w:t>
      </w:r>
    </w:p>
    <w:p w14:paraId="66EF1507" w14:textId="77777777" w:rsidR="00361BB2" w:rsidRDefault="00361BB2" w:rsidP="002728E4">
      <w:pPr>
        <w:pStyle w:val="ListParagraph"/>
        <w:numPr>
          <w:ilvl w:val="0"/>
          <w:numId w:val="3"/>
        </w:numPr>
      </w:pPr>
      <w:r>
        <w:t>Zinc: needed for adequate stomach acid</w:t>
      </w:r>
    </w:p>
    <w:p w14:paraId="7D06A1E7" w14:textId="77777777" w:rsidR="00361BB2" w:rsidRDefault="00361BB2" w:rsidP="002728E4">
      <w:pPr>
        <w:pStyle w:val="ListParagraph"/>
        <w:numPr>
          <w:ilvl w:val="0"/>
          <w:numId w:val="3"/>
        </w:numPr>
      </w:pPr>
      <w:r>
        <w:t>Copper</w:t>
      </w:r>
    </w:p>
    <w:p w14:paraId="027E1E7F" w14:textId="77777777" w:rsidR="00361BB2" w:rsidRDefault="00361BB2" w:rsidP="002728E4">
      <w:pPr>
        <w:pStyle w:val="ListParagraph"/>
        <w:numPr>
          <w:ilvl w:val="0"/>
          <w:numId w:val="3"/>
        </w:numPr>
      </w:pPr>
      <w:r>
        <w:t>Thyroid – t3 and t4</w:t>
      </w:r>
    </w:p>
    <w:p w14:paraId="4ACB2B55" w14:textId="4026DB8B" w:rsidR="00361BB2" w:rsidRDefault="00361BB2" w:rsidP="00B03A01">
      <w:pPr>
        <w:pStyle w:val="ListParagraph"/>
        <w:numPr>
          <w:ilvl w:val="0"/>
          <w:numId w:val="3"/>
        </w:numPr>
      </w:pPr>
      <w:r>
        <w:t>Vitamin D</w:t>
      </w:r>
    </w:p>
    <w:p w14:paraId="2DC13C23" w14:textId="02EA5B13" w:rsidR="00331176" w:rsidRDefault="00331176" w:rsidP="00331176">
      <w:r>
        <w:t>Will post forms for the above.</w:t>
      </w:r>
    </w:p>
    <w:p w14:paraId="6F4A3FE8" w14:textId="77777777" w:rsidR="002728E4" w:rsidRDefault="002728E4" w:rsidP="00B03A01"/>
    <w:p w14:paraId="0E8293EE" w14:textId="77777777" w:rsidR="00B35EAF" w:rsidRDefault="00BD4622" w:rsidP="00B03A01">
      <w:r>
        <w:t>Extra information</w:t>
      </w:r>
    </w:p>
    <w:p w14:paraId="4271D39F" w14:textId="77777777" w:rsidR="00BD4622" w:rsidRDefault="00BD4622" w:rsidP="00B03A01">
      <w:r>
        <w:t xml:space="preserve">Here is the conclusion of one of my assignments in improving muscle mass for older adults. </w:t>
      </w:r>
      <w:r w:rsidR="002728E4">
        <w:t xml:space="preserve"> I’ve attached the complete assignment for your interest. </w:t>
      </w:r>
    </w:p>
    <w:p w14:paraId="23D06383" w14:textId="77777777" w:rsidR="00BD4622" w:rsidRDefault="00BD4622" w:rsidP="00B03A01"/>
    <w:p w14:paraId="0C866FE3" w14:textId="77777777" w:rsidR="00BD4622" w:rsidRDefault="00BD4622" w:rsidP="00BD4622">
      <w:pPr>
        <w:spacing w:line="360" w:lineRule="auto"/>
        <w:jc w:val="both"/>
      </w:pPr>
      <w:r>
        <w:t xml:space="preserve">“Skeletal muscle loss can be prevented in the older population by adequate intake of protein with higher proportions of the essential amino acids, such as lean meat, eggs or dairy </w:t>
      </w:r>
      <w:r>
        <w:fldChar w:fldCharType="begin">
          <w:fldData xml:space="preserve">PEVuZE5vdGU+PENpdGU+PEF1dGhvcj5LaW08L0F1dGhvcj48WWVhcj4yMDE4PC9ZZWFyPjxSZWNO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</w:fldData>
        </w:fldChar>
      </w:r>
      <w:r>
        <w:instrText xml:space="preserve"> ADDIN EN.CITE </w:instrText>
      </w:r>
      <w:r>
        <w:fldChar w:fldCharType="begin">
          <w:fldData xml:space="preserve">PEVuZE5vdGU+PENpdGU+PEF1dGhvcj5LaW08L0F1dGhvcj48WWVhcj4yMDE4PC9ZZWFyPjxSZWNO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</w:fldData>
        </w:fldChar>
      </w:r>
      <w:r>
        <w:instrText xml:space="preserve"> ADDIN EN.CITE.DATA </w:instrText>
      </w:r>
      <w:r>
        <w:fldChar w:fldCharType="end"/>
      </w:r>
      <w:r>
        <w:fldChar w:fldCharType="separate"/>
      </w:r>
      <w:r>
        <w:rPr>
          <w:noProof/>
        </w:rPr>
        <w:t>(15, 16)</w:t>
      </w:r>
      <w:r>
        <w:fldChar w:fldCharType="end"/>
      </w:r>
      <w:r>
        <w:t xml:space="preserve">.  There are suggestions for the RDA of protein to be increased in this population to overcome the anabolic resistance that happens with aging muscle.  Increasing the RDA of protein to 1 – 1.2g/kg/day, has no adverse effects, and could be beneficial in maintaining muscle mass in the elderly </w:t>
      </w:r>
      <w:r>
        <w:fldChar w:fldCharType="begin"/>
      </w:r>
      <w:r>
        <w:instrText xml:space="preserve"> ADDIN EN.CITE &lt;EndNote&gt;&lt;Cite&gt;&lt;Author&gt;Bauer&lt;/Author&gt;&lt;Year&gt;2013&lt;/Year&gt;&lt;RecNum&gt;111&lt;/RecNum&gt;&lt;DisplayText&gt;(19)&lt;/DisplayText&gt;&lt;record&gt;&lt;rec-number&gt;111&lt;/rec-number&gt;&lt;foreign-keys&gt;&lt;key app="EN" db-id="90a99ftp7rpa2de2fzkvef9ktxza92xppa0s" timestamp="1621918125"&gt;111&lt;/key&gt;&lt;/foreign-keys&gt;&lt;ref-type name="Journal Article"&gt;17&lt;/ref-type&gt;&lt;contributors&gt;&lt;authors&gt;&lt;author&gt;Bauer, Jürgen&lt;/author&gt;&lt;author&gt;Biolo, Gianni&lt;/author&gt;&lt;author&gt;Cederholm, Tommy&lt;/author&gt;&lt;author&gt;Cesari, Matteo&lt;/author&gt;&lt;author&gt;Cruz-Jentoft, Alfonso J.&lt;/author&gt;&lt;author&gt;Morley, John E.&lt;/author&gt;&lt;author&gt;Phillips, Stuart&lt;/author&gt;&lt;author&gt;Sieber, Cornel&lt;/author&gt;&lt;author&gt;Stehle, Peter&lt;/author&gt;&lt;author&gt;Teta, Daniel&lt;/author&gt;&lt;author&gt;Visvanathan, Renuka&lt;/author&gt;&lt;author&gt;Volpi, Elena&lt;/author&gt;&lt;author&gt;Boirie, Yves&lt;/author&gt;&lt;/authors&gt;&lt;/contributors&gt;&lt;titles&gt;&lt;title&gt;Evidence-Based Recommendations for Optimal Dietary Protein Intake in Older People: A Position Paper From the PROT-AGE Study Group&lt;/title&gt;&lt;secondary-title&gt;Journal of the American Medical Directors Association&lt;/secondary-title&gt;&lt;/titles&gt;&lt;periodical&gt;&lt;full-title&gt;Journal of the American Medical Directors Association&lt;/full-title&gt;&lt;/periodical&gt;&lt;pages&gt;542-559&lt;/pages&gt;&lt;volume&gt;14&lt;/volume&gt;&lt;number&gt;8&lt;/number&gt;&lt;keywords&gt;&lt;keyword&gt;Older people&lt;/keyword&gt;&lt;keyword&gt;dietary protein&lt;/keyword&gt;&lt;keyword&gt;exercise&lt;/keyword&gt;&lt;keyword&gt;protein quality&lt;/keyword&gt;&lt;keyword&gt;physical function&lt;/keyword&gt;&lt;/keywords&gt;&lt;dates&gt;&lt;year&gt;2013&lt;/year&gt;&lt;pub-dates&gt;&lt;date&gt;2013/08/01/&lt;/date&gt;&lt;/pub-dates&gt;&lt;/dates&gt;&lt;isbn&gt;1525-8610&lt;/isbn&gt;&lt;urls&gt;&lt;related-urls&gt;&lt;url&gt;https://www.sciencedirect.com/science/article/pii/S1525861013003265&lt;/url&gt;&lt;/related-urls&gt;&lt;/urls&gt;&lt;electronic-resource-num&gt;https://doi.org/10.1016/j.jamda.2013.05.021&lt;/electronic-resource-num&gt;&lt;/record&gt;&lt;/Cite&gt;&lt;/EndNote&gt;</w:instrText>
      </w:r>
      <w:r>
        <w:fldChar w:fldCharType="separate"/>
      </w:r>
      <w:r>
        <w:rPr>
          <w:noProof/>
        </w:rPr>
        <w:t>(19)</w:t>
      </w:r>
      <w:r>
        <w:fldChar w:fldCharType="end"/>
      </w:r>
      <w:r>
        <w:t xml:space="preserve">.  Evidence has shown it is better to eat protein as an even spread over three meals per day, rather than as one large amount at the end of the day, with a minimum of 30g of protein per meal to reach the anabolic threshold needed to promote MPS </w:t>
      </w:r>
      <w:r>
        <w:fldChar w:fldCharType="begin">
          <w:fldData xml:space="preserve">PEVuZE5vdGU+PENpdGU+PEF1dGhvcj5Mb2VubmVrZTwvQXV0aG9yPjxZZWFyPjIwMTY8L1llYXI+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</w:fldData>
        </w:fldChar>
      </w:r>
      <w:r>
        <w:instrText xml:space="preserve"> ADDIN EN.CITE </w:instrText>
      </w:r>
      <w:r>
        <w:fldChar w:fldCharType="begin">
          <w:fldData xml:space="preserve">PEVuZE5vdGU+PENpdGU+PEF1dGhvcj5Mb2VubmVrZTwvQXV0aG9yPjxZZWFyPjIwMTY8L1llYXI+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</w:fldData>
        </w:fldChar>
      </w:r>
      <w:r>
        <w:instrText xml:space="preserve"> ADDIN EN.CITE.DATA </w:instrText>
      </w:r>
      <w:r>
        <w:fldChar w:fldCharType="end"/>
      </w:r>
      <w:r>
        <w:fldChar w:fldCharType="separate"/>
      </w:r>
      <w:r>
        <w:rPr>
          <w:noProof/>
        </w:rPr>
        <w:t>(17, 18)</w:t>
      </w:r>
      <w:r>
        <w:fldChar w:fldCharType="end"/>
      </w:r>
      <w:r>
        <w:t xml:space="preserve">.  Eating protein after physical activity or exercise, especially resistance exercise will also have an additive effect on MPS </w:t>
      </w:r>
      <w:r>
        <w:fldChar w:fldCharType="begin"/>
      </w:r>
      <w:r>
        <w:instrText xml:space="preserve"> ADDIN EN.CITE &lt;EndNote&gt;&lt;Cite&gt;&lt;Author&gt;Phillips&lt;/Author&gt;&lt;Year&gt;2014&lt;/Year&gt;&lt;RecNum&gt;104&lt;/RecNum&gt;&lt;DisplayText&gt;(5)&lt;/DisplayText&gt;&lt;record&gt;&lt;rec-number&gt;104&lt;/rec-number&gt;&lt;foreign-keys&gt;&lt;key app="EN" db-id="90a99ftp7rpa2de2fzkvef9ktxza92xppa0s" timestamp="1621897648"&gt;104&lt;/key&gt;&lt;/foreign-keys&gt;&lt;ref-type name="Journal Article"&gt;17&lt;/ref-type&gt;&lt;contributors&gt;&lt;authors&gt;&lt;author&gt;Phillips, Stuart M&lt;/author&gt;&lt;/authors&gt;&lt;/contributors&gt;&lt;titles&gt;&lt;title&gt;A brief review of critical processes in exercise-induced muscular hypertrophy&lt;/title&gt;&lt;secondary-title&gt;Sports Medicine&lt;/secondary-title&gt;&lt;/titles&gt;&lt;periodical&gt;&lt;full-title&gt;Sports Medicine&lt;/full-title&gt;&lt;/periodical&gt;&lt;pages&gt;71-77&lt;/pages&gt;&lt;volume&gt;44&lt;/volume&gt;&lt;number&gt;1&lt;/number&gt;&lt;dates&gt;&lt;year&gt;2014&lt;/year&gt;&lt;/dates&gt;&lt;isbn&gt;1179-2035&lt;/isbn&gt;&lt;urls&gt;&lt;/urls&gt;&lt;/record&gt;&lt;/Cite&gt;&lt;/EndNote&gt;</w:instrText>
      </w:r>
      <w:r>
        <w:fldChar w:fldCharType="separate"/>
      </w:r>
      <w:r>
        <w:rPr>
          <w:noProof/>
        </w:rPr>
        <w:t>(5)</w:t>
      </w:r>
      <w:r>
        <w:fldChar w:fldCharType="end"/>
      </w:r>
      <w:r>
        <w:t>.”</w:t>
      </w:r>
    </w:p>
    <w:p w14:paraId="1C7EFC08" w14:textId="73B4AA23" w:rsidR="00BD4622" w:rsidRDefault="002728E4" w:rsidP="00B03A01">
      <w:r>
        <w:t>MPS = muscle protein synthesis</w:t>
      </w:r>
    </w:p>
    <w:p w14:paraId="2149ADD8" w14:textId="77777777" w:rsidR="00331176" w:rsidRDefault="00331176" w:rsidP="00B03A01"/>
    <w:p w14:paraId="74EFF06F" w14:textId="74BD67F2" w:rsidR="00331176" w:rsidRDefault="00331176" w:rsidP="00B03A01">
      <w:r>
        <w:t xml:space="preserve">The assignment mentions leucine – this is in branched chain amino acids – I can add this to your vital.ly script if you like? </w:t>
      </w:r>
    </w:p>
    <w:p w14:paraId="4E978AF5" w14:textId="77777777" w:rsidR="00B35EAF" w:rsidRDefault="00B35EAF" w:rsidP="00B03A01"/>
    <w:sectPr w:rsidR="00B35EAF" w:rsidSect="002728E4">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9E49B2"/>
    <w:multiLevelType w:val="hybridMultilevel"/>
    <w:tmpl w:val="DF429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703C93"/>
    <w:multiLevelType w:val="hybridMultilevel"/>
    <w:tmpl w:val="048E2F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D034BCE"/>
    <w:multiLevelType w:val="hybridMultilevel"/>
    <w:tmpl w:val="E62CE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7E4249"/>
    <w:multiLevelType w:val="hybridMultilevel"/>
    <w:tmpl w:val="52DE8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36C8"/>
    <w:rsid w:val="0000786F"/>
    <w:rsid w:val="00013D10"/>
    <w:rsid w:val="0004035C"/>
    <w:rsid w:val="00043782"/>
    <w:rsid w:val="0005746B"/>
    <w:rsid w:val="00072DDD"/>
    <w:rsid w:val="00077333"/>
    <w:rsid w:val="000901E0"/>
    <w:rsid w:val="000A033E"/>
    <w:rsid w:val="000A3BE0"/>
    <w:rsid w:val="000B391D"/>
    <w:rsid w:val="000E0E25"/>
    <w:rsid w:val="000F154F"/>
    <w:rsid w:val="00105F66"/>
    <w:rsid w:val="00120859"/>
    <w:rsid w:val="0012270F"/>
    <w:rsid w:val="0012352D"/>
    <w:rsid w:val="00133DD7"/>
    <w:rsid w:val="001343BF"/>
    <w:rsid w:val="00140931"/>
    <w:rsid w:val="0014212E"/>
    <w:rsid w:val="001463D8"/>
    <w:rsid w:val="001505EB"/>
    <w:rsid w:val="001734F4"/>
    <w:rsid w:val="00182AFA"/>
    <w:rsid w:val="00182ECD"/>
    <w:rsid w:val="00187598"/>
    <w:rsid w:val="00187F2F"/>
    <w:rsid w:val="00196812"/>
    <w:rsid w:val="001B13E2"/>
    <w:rsid w:val="001B27BA"/>
    <w:rsid w:val="001B6F30"/>
    <w:rsid w:val="001D7FAC"/>
    <w:rsid w:val="00212FAF"/>
    <w:rsid w:val="00224556"/>
    <w:rsid w:val="00240887"/>
    <w:rsid w:val="0024351A"/>
    <w:rsid w:val="00245C4D"/>
    <w:rsid w:val="00255A89"/>
    <w:rsid w:val="0025776C"/>
    <w:rsid w:val="002630A0"/>
    <w:rsid w:val="00263C07"/>
    <w:rsid w:val="00265879"/>
    <w:rsid w:val="00266F97"/>
    <w:rsid w:val="0026749C"/>
    <w:rsid w:val="002728E4"/>
    <w:rsid w:val="002915A8"/>
    <w:rsid w:val="003073AE"/>
    <w:rsid w:val="00321FD4"/>
    <w:rsid w:val="003228CE"/>
    <w:rsid w:val="00326042"/>
    <w:rsid w:val="00331176"/>
    <w:rsid w:val="00344ADE"/>
    <w:rsid w:val="0034744C"/>
    <w:rsid w:val="00352ABE"/>
    <w:rsid w:val="00361BB2"/>
    <w:rsid w:val="0038672C"/>
    <w:rsid w:val="00393AA6"/>
    <w:rsid w:val="003957C0"/>
    <w:rsid w:val="003A63C0"/>
    <w:rsid w:val="003C25C1"/>
    <w:rsid w:val="003C400E"/>
    <w:rsid w:val="003D1017"/>
    <w:rsid w:val="003D3F82"/>
    <w:rsid w:val="003F3BAB"/>
    <w:rsid w:val="00405D35"/>
    <w:rsid w:val="00405FBA"/>
    <w:rsid w:val="00411E84"/>
    <w:rsid w:val="00411EE7"/>
    <w:rsid w:val="0041297A"/>
    <w:rsid w:val="0041589E"/>
    <w:rsid w:val="004173D1"/>
    <w:rsid w:val="00430A90"/>
    <w:rsid w:val="004324A2"/>
    <w:rsid w:val="00436D20"/>
    <w:rsid w:val="004417B6"/>
    <w:rsid w:val="00446070"/>
    <w:rsid w:val="00447043"/>
    <w:rsid w:val="00455ED0"/>
    <w:rsid w:val="00457DC7"/>
    <w:rsid w:val="004675D6"/>
    <w:rsid w:val="004750F6"/>
    <w:rsid w:val="004825BA"/>
    <w:rsid w:val="00485170"/>
    <w:rsid w:val="0048601C"/>
    <w:rsid w:val="00495159"/>
    <w:rsid w:val="004976B4"/>
    <w:rsid w:val="004A1744"/>
    <w:rsid w:val="004A1C92"/>
    <w:rsid w:val="004C1D72"/>
    <w:rsid w:val="004C2022"/>
    <w:rsid w:val="004C5DF2"/>
    <w:rsid w:val="004C7B23"/>
    <w:rsid w:val="004E4BAE"/>
    <w:rsid w:val="004E698A"/>
    <w:rsid w:val="004F4B3D"/>
    <w:rsid w:val="004F6347"/>
    <w:rsid w:val="00516EF5"/>
    <w:rsid w:val="005240EE"/>
    <w:rsid w:val="005319E3"/>
    <w:rsid w:val="00535E77"/>
    <w:rsid w:val="00537243"/>
    <w:rsid w:val="00551DD4"/>
    <w:rsid w:val="00556405"/>
    <w:rsid w:val="00562E49"/>
    <w:rsid w:val="005669E8"/>
    <w:rsid w:val="00572A03"/>
    <w:rsid w:val="00575C1B"/>
    <w:rsid w:val="00575D66"/>
    <w:rsid w:val="00584049"/>
    <w:rsid w:val="00595141"/>
    <w:rsid w:val="005956F8"/>
    <w:rsid w:val="00597F77"/>
    <w:rsid w:val="005A3C30"/>
    <w:rsid w:val="005B5E09"/>
    <w:rsid w:val="005B6EBD"/>
    <w:rsid w:val="005C3A6F"/>
    <w:rsid w:val="005C6084"/>
    <w:rsid w:val="005D73C0"/>
    <w:rsid w:val="005E7D64"/>
    <w:rsid w:val="00601858"/>
    <w:rsid w:val="006041D9"/>
    <w:rsid w:val="00606E0C"/>
    <w:rsid w:val="00606E38"/>
    <w:rsid w:val="00624082"/>
    <w:rsid w:val="00626F2C"/>
    <w:rsid w:val="006349EB"/>
    <w:rsid w:val="00646F89"/>
    <w:rsid w:val="0065354A"/>
    <w:rsid w:val="006572E9"/>
    <w:rsid w:val="00657604"/>
    <w:rsid w:val="00661BED"/>
    <w:rsid w:val="00667008"/>
    <w:rsid w:val="0067448B"/>
    <w:rsid w:val="00674A53"/>
    <w:rsid w:val="00694AE7"/>
    <w:rsid w:val="006B2B3E"/>
    <w:rsid w:val="006C2242"/>
    <w:rsid w:val="006F1DC7"/>
    <w:rsid w:val="00701DC7"/>
    <w:rsid w:val="00702D4C"/>
    <w:rsid w:val="007032B8"/>
    <w:rsid w:val="007069EE"/>
    <w:rsid w:val="00722863"/>
    <w:rsid w:val="0073774A"/>
    <w:rsid w:val="007636C8"/>
    <w:rsid w:val="00766BD0"/>
    <w:rsid w:val="00771977"/>
    <w:rsid w:val="007820CF"/>
    <w:rsid w:val="0079063C"/>
    <w:rsid w:val="0079621C"/>
    <w:rsid w:val="007A65CD"/>
    <w:rsid w:val="007B034C"/>
    <w:rsid w:val="007B15D9"/>
    <w:rsid w:val="007B615C"/>
    <w:rsid w:val="007C034B"/>
    <w:rsid w:val="007C75A2"/>
    <w:rsid w:val="007E0D07"/>
    <w:rsid w:val="007E6F45"/>
    <w:rsid w:val="007F0CE8"/>
    <w:rsid w:val="00806B67"/>
    <w:rsid w:val="00810CEE"/>
    <w:rsid w:val="00814697"/>
    <w:rsid w:val="0081673B"/>
    <w:rsid w:val="00823B67"/>
    <w:rsid w:val="0082678C"/>
    <w:rsid w:val="00842B80"/>
    <w:rsid w:val="00853E1E"/>
    <w:rsid w:val="008611FB"/>
    <w:rsid w:val="00864AA4"/>
    <w:rsid w:val="00866318"/>
    <w:rsid w:val="00870544"/>
    <w:rsid w:val="00884832"/>
    <w:rsid w:val="0088530F"/>
    <w:rsid w:val="00890665"/>
    <w:rsid w:val="00896ADD"/>
    <w:rsid w:val="008A6970"/>
    <w:rsid w:val="008B7720"/>
    <w:rsid w:val="008C5E72"/>
    <w:rsid w:val="008C6CDF"/>
    <w:rsid w:val="008E2430"/>
    <w:rsid w:val="008E2D67"/>
    <w:rsid w:val="008E5386"/>
    <w:rsid w:val="008E5BB7"/>
    <w:rsid w:val="008E78CB"/>
    <w:rsid w:val="008F11BA"/>
    <w:rsid w:val="008F4872"/>
    <w:rsid w:val="008F792E"/>
    <w:rsid w:val="0090697A"/>
    <w:rsid w:val="00914C28"/>
    <w:rsid w:val="00923847"/>
    <w:rsid w:val="0094299C"/>
    <w:rsid w:val="00944697"/>
    <w:rsid w:val="009857ED"/>
    <w:rsid w:val="009859DF"/>
    <w:rsid w:val="009A11F8"/>
    <w:rsid w:val="009B06D9"/>
    <w:rsid w:val="009D1105"/>
    <w:rsid w:val="009D7C8C"/>
    <w:rsid w:val="009E428F"/>
    <w:rsid w:val="009E4435"/>
    <w:rsid w:val="009E5E06"/>
    <w:rsid w:val="009F36A2"/>
    <w:rsid w:val="00A037E4"/>
    <w:rsid w:val="00A067ED"/>
    <w:rsid w:val="00A11793"/>
    <w:rsid w:val="00A13D17"/>
    <w:rsid w:val="00A210F7"/>
    <w:rsid w:val="00A349E3"/>
    <w:rsid w:val="00A351A0"/>
    <w:rsid w:val="00A40ED2"/>
    <w:rsid w:val="00A51AB7"/>
    <w:rsid w:val="00A54296"/>
    <w:rsid w:val="00A554A3"/>
    <w:rsid w:val="00A64E9F"/>
    <w:rsid w:val="00A8613B"/>
    <w:rsid w:val="00A95C89"/>
    <w:rsid w:val="00A97993"/>
    <w:rsid w:val="00AA36F1"/>
    <w:rsid w:val="00AB5159"/>
    <w:rsid w:val="00AB66F4"/>
    <w:rsid w:val="00AC1A8E"/>
    <w:rsid w:val="00AC5018"/>
    <w:rsid w:val="00AD2971"/>
    <w:rsid w:val="00AE57A0"/>
    <w:rsid w:val="00AF4BC9"/>
    <w:rsid w:val="00B02C75"/>
    <w:rsid w:val="00B03A01"/>
    <w:rsid w:val="00B167C2"/>
    <w:rsid w:val="00B30091"/>
    <w:rsid w:val="00B3053D"/>
    <w:rsid w:val="00B30BA1"/>
    <w:rsid w:val="00B35EAF"/>
    <w:rsid w:val="00B3730D"/>
    <w:rsid w:val="00B47D9B"/>
    <w:rsid w:val="00B5064D"/>
    <w:rsid w:val="00B5286D"/>
    <w:rsid w:val="00B52A39"/>
    <w:rsid w:val="00B60F6E"/>
    <w:rsid w:val="00B62751"/>
    <w:rsid w:val="00B643D4"/>
    <w:rsid w:val="00B82C2A"/>
    <w:rsid w:val="00B870E2"/>
    <w:rsid w:val="00BA0915"/>
    <w:rsid w:val="00BC384B"/>
    <w:rsid w:val="00BD4622"/>
    <w:rsid w:val="00BD7665"/>
    <w:rsid w:val="00BE2C4B"/>
    <w:rsid w:val="00C00422"/>
    <w:rsid w:val="00C0064E"/>
    <w:rsid w:val="00C10EBE"/>
    <w:rsid w:val="00C1107E"/>
    <w:rsid w:val="00C24C8D"/>
    <w:rsid w:val="00C2613A"/>
    <w:rsid w:val="00C26B91"/>
    <w:rsid w:val="00C32E6C"/>
    <w:rsid w:val="00C37036"/>
    <w:rsid w:val="00C479FB"/>
    <w:rsid w:val="00C63DB8"/>
    <w:rsid w:val="00C64525"/>
    <w:rsid w:val="00C6716E"/>
    <w:rsid w:val="00C76B85"/>
    <w:rsid w:val="00C90C17"/>
    <w:rsid w:val="00C96359"/>
    <w:rsid w:val="00C97BA9"/>
    <w:rsid w:val="00CC1150"/>
    <w:rsid w:val="00CC3A73"/>
    <w:rsid w:val="00CD1CE4"/>
    <w:rsid w:val="00CD7C48"/>
    <w:rsid w:val="00CF2C6A"/>
    <w:rsid w:val="00D0568B"/>
    <w:rsid w:val="00D072B0"/>
    <w:rsid w:val="00D0779E"/>
    <w:rsid w:val="00D11DA4"/>
    <w:rsid w:val="00D23011"/>
    <w:rsid w:val="00D23B14"/>
    <w:rsid w:val="00D27D05"/>
    <w:rsid w:val="00D5579C"/>
    <w:rsid w:val="00D853D7"/>
    <w:rsid w:val="00DA2577"/>
    <w:rsid w:val="00DA3B7F"/>
    <w:rsid w:val="00DA5F33"/>
    <w:rsid w:val="00DA7649"/>
    <w:rsid w:val="00DB4E42"/>
    <w:rsid w:val="00DC583D"/>
    <w:rsid w:val="00DD459E"/>
    <w:rsid w:val="00DD4ECB"/>
    <w:rsid w:val="00DE14F3"/>
    <w:rsid w:val="00E11660"/>
    <w:rsid w:val="00E160C1"/>
    <w:rsid w:val="00E235F6"/>
    <w:rsid w:val="00E37025"/>
    <w:rsid w:val="00E40F53"/>
    <w:rsid w:val="00E42EA0"/>
    <w:rsid w:val="00E4363E"/>
    <w:rsid w:val="00E43BE7"/>
    <w:rsid w:val="00E627B6"/>
    <w:rsid w:val="00E71FD8"/>
    <w:rsid w:val="00E81DBD"/>
    <w:rsid w:val="00E85E9F"/>
    <w:rsid w:val="00E96BC2"/>
    <w:rsid w:val="00EA086D"/>
    <w:rsid w:val="00EA12F3"/>
    <w:rsid w:val="00ED4C4E"/>
    <w:rsid w:val="00EE11DF"/>
    <w:rsid w:val="00EE77C8"/>
    <w:rsid w:val="00EF146E"/>
    <w:rsid w:val="00F0152B"/>
    <w:rsid w:val="00F354A4"/>
    <w:rsid w:val="00F35E6D"/>
    <w:rsid w:val="00F405C7"/>
    <w:rsid w:val="00F44098"/>
    <w:rsid w:val="00F557F5"/>
    <w:rsid w:val="00F65882"/>
    <w:rsid w:val="00F75121"/>
    <w:rsid w:val="00F90036"/>
    <w:rsid w:val="00F936E9"/>
    <w:rsid w:val="00F956A5"/>
    <w:rsid w:val="00FA369E"/>
    <w:rsid w:val="00FB2BCC"/>
    <w:rsid w:val="00FC4C41"/>
    <w:rsid w:val="00FC7E52"/>
    <w:rsid w:val="00FE004D"/>
    <w:rsid w:val="00FF1987"/>
    <w:rsid w:val="00FF4FA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4F90C5D1"/>
  <w15:chartTrackingRefBased/>
  <w15:docId w15:val="{7FCC78AA-191D-9B43-874D-69D5704A8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72B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001560">
      <w:bodyDiv w:val="1"/>
      <w:marLeft w:val="0"/>
      <w:marRight w:val="0"/>
      <w:marTop w:val="0"/>
      <w:marBottom w:val="0"/>
      <w:divBdr>
        <w:top w:val="none" w:sz="0" w:space="0" w:color="auto"/>
        <w:left w:val="none" w:sz="0" w:space="0" w:color="auto"/>
        <w:bottom w:val="none" w:sz="0" w:space="0" w:color="auto"/>
        <w:right w:val="none" w:sz="0" w:space="0" w:color="auto"/>
      </w:divBdr>
      <w:divsChild>
        <w:div w:id="258023910">
          <w:marLeft w:val="0"/>
          <w:marRight w:val="0"/>
          <w:marTop w:val="0"/>
          <w:marBottom w:val="0"/>
          <w:divBdr>
            <w:top w:val="none" w:sz="0" w:space="0" w:color="auto"/>
            <w:left w:val="none" w:sz="0" w:space="0" w:color="auto"/>
            <w:bottom w:val="none" w:sz="0" w:space="0" w:color="auto"/>
            <w:right w:val="none" w:sz="0" w:space="0" w:color="auto"/>
          </w:divBdr>
          <w:divsChild>
            <w:div w:id="1002660664">
              <w:marLeft w:val="0"/>
              <w:marRight w:val="0"/>
              <w:marTop w:val="0"/>
              <w:marBottom w:val="0"/>
              <w:divBdr>
                <w:top w:val="none" w:sz="0" w:space="0" w:color="auto"/>
                <w:left w:val="none" w:sz="0" w:space="0" w:color="auto"/>
                <w:bottom w:val="none" w:sz="0" w:space="0" w:color="auto"/>
                <w:right w:val="none" w:sz="0" w:space="0" w:color="auto"/>
              </w:divBdr>
              <w:divsChild>
                <w:div w:id="119148430">
                  <w:marLeft w:val="0"/>
                  <w:marRight w:val="0"/>
                  <w:marTop w:val="0"/>
                  <w:marBottom w:val="0"/>
                  <w:divBdr>
                    <w:top w:val="none" w:sz="0" w:space="0" w:color="auto"/>
                    <w:left w:val="none" w:sz="0" w:space="0" w:color="auto"/>
                    <w:bottom w:val="none" w:sz="0" w:space="0" w:color="auto"/>
                    <w:right w:val="none" w:sz="0" w:space="0" w:color="auto"/>
                  </w:divBdr>
                  <w:divsChild>
                    <w:div w:id="125331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6428807">
      <w:bodyDiv w:val="1"/>
      <w:marLeft w:val="0"/>
      <w:marRight w:val="0"/>
      <w:marTop w:val="0"/>
      <w:marBottom w:val="0"/>
      <w:divBdr>
        <w:top w:val="none" w:sz="0" w:space="0" w:color="auto"/>
        <w:left w:val="none" w:sz="0" w:space="0" w:color="auto"/>
        <w:bottom w:val="none" w:sz="0" w:space="0" w:color="auto"/>
        <w:right w:val="none" w:sz="0" w:space="0" w:color="auto"/>
      </w:divBdr>
    </w:div>
    <w:div w:id="932279723">
      <w:bodyDiv w:val="1"/>
      <w:marLeft w:val="0"/>
      <w:marRight w:val="0"/>
      <w:marTop w:val="0"/>
      <w:marBottom w:val="0"/>
      <w:divBdr>
        <w:top w:val="none" w:sz="0" w:space="0" w:color="auto"/>
        <w:left w:val="none" w:sz="0" w:space="0" w:color="auto"/>
        <w:bottom w:val="none" w:sz="0" w:space="0" w:color="auto"/>
        <w:right w:val="none" w:sz="0" w:space="0" w:color="auto"/>
      </w:divBdr>
      <w:divsChild>
        <w:div w:id="569194298">
          <w:marLeft w:val="0"/>
          <w:marRight w:val="0"/>
          <w:marTop w:val="0"/>
          <w:marBottom w:val="0"/>
          <w:divBdr>
            <w:top w:val="none" w:sz="0" w:space="0" w:color="auto"/>
            <w:left w:val="none" w:sz="0" w:space="0" w:color="auto"/>
            <w:bottom w:val="none" w:sz="0" w:space="0" w:color="auto"/>
            <w:right w:val="none" w:sz="0" w:space="0" w:color="auto"/>
          </w:divBdr>
          <w:divsChild>
            <w:div w:id="456602772">
              <w:marLeft w:val="0"/>
              <w:marRight w:val="0"/>
              <w:marTop w:val="0"/>
              <w:marBottom w:val="0"/>
              <w:divBdr>
                <w:top w:val="none" w:sz="0" w:space="0" w:color="auto"/>
                <w:left w:val="none" w:sz="0" w:space="0" w:color="auto"/>
                <w:bottom w:val="none" w:sz="0" w:space="0" w:color="auto"/>
                <w:right w:val="none" w:sz="0" w:space="0" w:color="auto"/>
              </w:divBdr>
              <w:divsChild>
                <w:div w:id="307249270">
                  <w:marLeft w:val="0"/>
                  <w:marRight w:val="0"/>
                  <w:marTop w:val="0"/>
                  <w:marBottom w:val="0"/>
                  <w:divBdr>
                    <w:top w:val="none" w:sz="0" w:space="0" w:color="auto"/>
                    <w:left w:val="none" w:sz="0" w:space="0" w:color="auto"/>
                    <w:bottom w:val="none" w:sz="0" w:space="0" w:color="auto"/>
                    <w:right w:val="none" w:sz="0" w:space="0" w:color="auto"/>
                  </w:divBdr>
                  <w:divsChild>
                    <w:div w:id="36752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8349621">
      <w:bodyDiv w:val="1"/>
      <w:marLeft w:val="0"/>
      <w:marRight w:val="0"/>
      <w:marTop w:val="0"/>
      <w:marBottom w:val="0"/>
      <w:divBdr>
        <w:top w:val="none" w:sz="0" w:space="0" w:color="auto"/>
        <w:left w:val="none" w:sz="0" w:space="0" w:color="auto"/>
        <w:bottom w:val="none" w:sz="0" w:space="0" w:color="auto"/>
        <w:right w:val="none" w:sz="0" w:space="0" w:color="auto"/>
      </w:divBdr>
    </w:div>
    <w:div w:id="1522627852">
      <w:bodyDiv w:val="1"/>
      <w:marLeft w:val="0"/>
      <w:marRight w:val="0"/>
      <w:marTop w:val="0"/>
      <w:marBottom w:val="0"/>
      <w:divBdr>
        <w:top w:val="none" w:sz="0" w:space="0" w:color="auto"/>
        <w:left w:val="none" w:sz="0" w:space="0" w:color="auto"/>
        <w:bottom w:val="none" w:sz="0" w:space="0" w:color="auto"/>
        <w:right w:val="none" w:sz="0" w:space="0" w:color="auto"/>
      </w:divBdr>
      <w:divsChild>
        <w:div w:id="729887303">
          <w:marLeft w:val="0"/>
          <w:marRight w:val="0"/>
          <w:marTop w:val="0"/>
          <w:marBottom w:val="0"/>
          <w:divBdr>
            <w:top w:val="none" w:sz="0" w:space="0" w:color="auto"/>
            <w:left w:val="none" w:sz="0" w:space="0" w:color="auto"/>
            <w:bottom w:val="none" w:sz="0" w:space="0" w:color="auto"/>
            <w:right w:val="none" w:sz="0" w:space="0" w:color="auto"/>
          </w:divBdr>
          <w:divsChild>
            <w:div w:id="106852438">
              <w:marLeft w:val="0"/>
              <w:marRight w:val="0"/>
              <w:marTop w:val="0"/>
              <w:marBottom w:val="0"/>
              <w:divBdr>
                <w:top w:val="none" w:sz="0" w:space="0" w:color="auto"/>
                <w:left w:val="none" w:sz="0" w:space="0" w:color="auto"/>
                <w:bottom w:val="none" w:sz="0" w:space="0" w:color="auto"/>
                <w:right w:val="none" w:sz="0" w:space="0" w:color="auto"/>
              </w:divBdr>
              <w:divsChild>
                <w:div w:id="173304289">
                  <w:marLeft w:val="0"/>
                  <w:marRight w:val="0"/>
                  <w:marTop w:val="0"/>
                  <w:marBottom w:val="0"/>
                  <w:divBdr>
                    <w:top w:val="none" w:sz="0" w:space="0" w:color="auto"/>
                    <w:left w:val="none" w:sz="0" w:space="0" w:color="auto"/>
                    <w:bottom w:val="none" w:sz="0" w:space="0" w:color="auto"/>
                    <w:right w:val="none" w:sz="0" w:space="0" w:color="auto"/>
                  </w:divBdr>
                  <w:divsChild>
                    <w:div w:id="197232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1872135">
      <w:bodyDiv w:val="1"/>
      <w:marLeft w:val="0"/>
      <w:marRight w:val="0"/>
      <w:marTop w:val="0"/>
      <w:marBottom w:val="0"/>
      <w:divBdr>
        <w:top w:val="none" w:sz="0" w:space="0" w:color="auto"/>
        <w:left w:val="none" w:sz="0" w:space="0" w:color="auto"/>
        <w:bottom w:val="none" w:sz="0" w:space="0" w:color="auto"/>
        <w:right w:val="none" w:sz="0" w:space="0" w:color="auto"/>
      </w:divBdr>
      <w:divsChild>
        <w:div w:id="1909917910">
          <w:marLeft w:val="0"/>
          <w:marRight w:val="0"/>
          <w:marTop w:val="0"/>
          <w:marBottom w:val="0"/>
          <w:divBdr>
            <w:top w:val="none" w:sz="0" w:space="0" w:color="auto"/>
            <w:left w:val="none" w:sz="0" w:space="0" w:color="auto"/>
            <w:bottom w:val="none" w:sz="0" w:space="0" w:color="auto"/>
            <w:right w:val="none" w:sz="0" w:space="0" w:color="auto"/>
          </w:divBdr>
          <w:divsChild>
            <w:div w:id="1037661792">
              <w:marLeft w:val="0"/>
              <w:marRight w:val="0"/>
              <w:marTop w:val="0"/>
              <w:marBottom w:val="0"/>
              <w:divBdr>
                <w:top w:val="none" w:sz="0" w:space="0" w:color="auto"/>
                <w:left w:val="none" w:sz="0" w:space="0" w:color="auto"/>
                <w:bottom w:val="none" w:sz="0" w:space="0" w:color="auto"/>
                <w:right w:val="none" w:sz="0" w:space="0" w:color="auto"/>
              </w:divBdr>
              <w:divsChild>
                <w:div w:id="943655204">
                  <w:marLeft w:val="0"/>
                  <w:marRight w:val="0"/>
                  <w:marTop w:val="0"/>
                  <w:marBottom w:val="0"/>
                  <w:divBdr>
                    <w:top w:val="none" w:sz="0" w:space="0" w:color="auto"/>
                    <w:left w:val="none" w:sz="0" w:space="0" w:color="auto"/>
                    <w:bottom w:val="none" w:sz="0" w:space="0" w:color="auto"/>
                    <w:right w:val="none" w:sz="0" w:space="0" w:color="auto"/>
                  </w:divBdr>
                  <w:divsChild>
                    <w:div w:id="129081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2</Pages>
  <Words>1080</Words>
  <Characters>6160</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dcterms:created xsi:type="dcterms:W3CDTF">2022-11-10T05:54:00Z</dcterms:created>
  <dcterms:modified xsi:type="dcterms:W3CDTF">2022-11-10T23:07:00Z</dcterms:modified>
</cp:coreProperties>
</file>